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77777777" w:rsidR="00310383" w:rsidRDefault="00310383" w:rsidP="00310383">
      <w:r>
        <w:rPr>
          <w:b/>
        </w:rPr>
        <w:t>Short</w:t>
      </w:r>
      <w:r w:rsidRPr="00E50061">
        <w:rPr>
          <w:b/>
        </w:rPr>
        <w:t xml:space="preserve"> title:</w:t>
      </w:r>
      <w:r>
        <w:t xml:space="preserve"> G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77777777" w:rsidR="00310383" w:rsidRDefault="00310383" w:rsidP="00310383">
      <w:r>
        <w:rPr>
          <w:b/>
        </w:rPr>
        <w:t>Word Count:</w:t>
      </w:r>
      <w:r>
        <w:t xml:space="preserve"> 4512 (includes title page and up to references)</w:t>
      </w:r>
    </w:p>
    <w:p w14:paraId="0D523EBB" w14:textId="77777777" w:rsidR="00310383" w:rsidRPr="00BC77B6" w:rsidRDefault="00310383" w:rsidP="00310383"/>
    <w:p w14:paraId="46C06F15" w14:textId="77777777" w:rsidR="00310383" w:rsidRDefault="00310383" w:rsidP="00310383">
      <w:pPr>
        <w:rPr>
          <w:b/>
        </w:rPr>
      </w:pPr>
    </w:p>
    <w:p w14:paraId="5F725C5B" w14:textId="77777777" w:rsidR="00310383" w:rsidRDefault="00310383" w:rsidP="00310383">
      <w:pPr>
        <w:rPr>
          <w:b/>
        </w:rPr>
      </w:pPr>
    </w:p>
    <w:p w14:paraId="414E0632" w14:textId="77777777" w:rsidR="00310383" w:rsidRDefault="00310383" w:rsidP="00310383">
      <w:pPr>
        <w:rPr>
          <w:b/>
        </w:rPr>
      </w:pPr>
    </w:p>
    <w:p w14:paraId="69507EA8" w14:textId="77777777" w:rsidR="00310383" w:rsidRDefault="00310383" w:rsidP="00310383">
      <w:pPr>
        <w:rPr>
          <w:b/>
        </w:rPr>
      </w:pPr>
    </w:p>
    <w:p w14:paraId="5017F2B5" w14:textId="77777777" w:rsidR="00310383" w:rsidRDefault="00310383" w:rsidP="00310383">
      <w:pPr>
        <w:rPr>
          <w:b/>
        </w:rPr>
      </w:pPr>
    </w:p>
    <w:p w14:paraId="41C6F760" w14:textId="77777777" w:rsidR="00310383" w:rsidRDefault="00310383" w:rsidP="00310383">
      <w:pPr>
        <w:rPr>
          <w:b/>
        </w:rPr>
      </w:pPr>
    </w:p>
    <w:p w14:paraId="090CEDC1" w14:textId="77777777" w:rsidR="00310383" w:rsidRDefault="00310383" w:rsidP="00310383">
      <w:pPr>
        <w:rPr>
          <w:b/>
        </w:rPr>
      </w:pPr>
    </w:p>
    <w:p w14:paraId="5009AA5A" w14:textId="77777777" w:rsidR="00310383" w:rsidRDefault="00310383" w:rsidP="00310383">
      <w:pPr>
        <w:rPr>
          <w:b/>
        </w:rPr>
      </w:pPr>
    </w:p>
    <w:p w14:paraId="1DD9231A" w14:textId="77777777" w:rsidR="00310383" w:rsidRDefault="00310383" w:rsidP="00310383">
      <w:pPr>
        <w:rPr>
          <w:b/>
        </w:rPr>
      </w:pPr>
    </w:p>
    <w:p w14:paraId="2E245F35" w14:textId="77777777" w:rsidR="00310383" w:rsidRDefault="00310383" w:rsidP="00310383">
      <w:pPr>
        <w:rPr>
          <w:b/>
        </w:rPr>
      </w:pPr>
    </w:p>
    <w:p w14:paraId="44654806" w14:textId="77777777" w:rsidR="00310383" w:rsidRDefault="00310383" w:rsidP="00310383">
      <w:pPr>
        <w:rPr>
          <w:b/>
        </w:rPr>
      </w:pPr>
    </w:p>
    <w:p w14:paraId="7C88EADD" w14:textId="77777777" w:rsidR="00310383" w:rsidRDefault="00310383" w:rsidP="00310383">
      <w:pPr>
        <w:rPr>
          <w:b/>
        </w:rPr>
      </w:pPr>
    </w:p>
    <w:p w14:paraId="2BA71493" w14:textId="77777777" w:rsidR="00310383" w:rsidRDefault="00310383" w:rsidP="00310383"/>
    <w:p w14:paraId="43CD21A5" w14:textId="77777777" w:rsidR="00310383" w:rsidRDefault="00310383" w:rsidP="00310383">
      <w:pPr>
        <w:rPr>
          <w:bCs/>
          <w:color w:val="000000" w:themeColor="text1"/>
        </w:rPr>
      </w:pPr>
    </w:p>
    <w:p w14:paraId="2F909367" w14:textId="77777777" w:rsidR="00310383" w:rsidRDefault="00310383" w:rsidP="00310383"/>
    <w:p w14:paraId="5E687007" w14:textId="77777777" w:rsidR="00310383" w:rsidRDefault="00310383">
      <w:pPr>
        <w:rPr>
          <w:b/>
          <w:color w:val="000000" w:themeColor="text1"/>
          <w:sz w:val="36"/>
          <w:u w:val="single"/>
        </w:rPr>
      </w:pPr>
      <w:r>
        <w:rPr>
          <w:b/>
          <w:color w:val="000000" w:themeColor="text1"/>
          <w:sz w:val="36"/>
          <w:u w:val="single"/>
        </w:rPr>
        <w:br w:type="page"/>
      </w: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ED74C71" w:rsidR="002B0844" w:rsidRDefault="00A3343F" w:rsidP="00FF21CB">
      <w:pPr>
        <w:spacing w:line="480" w:lineRule="auto"/>
        <w:rPr>
          <w:color w:val="000000" w:themeColor="text1"/>
        </w:rPr>
      </w:pPr>
      <w:r>
        <w:t xml:space="preserve">Cushing’s syndrome manifests in response to chronically elevated levels of glucocorticoids and is often associated with changes in adipose mass and distribution, </w:t>
      </w:r>
      <w:r w:rsidR="00F31BBD">
        <w:t xml:space="preserve">non-alcoholic </w:t>
      </w:r>
      <w:r>
        <w:t>fatty liver</w:t>
      </w:r>
      <w:r w:rsidR="00F31BBD">
        <w:t xml:space="preserve"> disease (NAFLD)</w:t>
      </w:r>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6B8F0B6A"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975CC">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The GBD 2015 Obesity Collaborators 2017)", "plainTextFormattedCitation" : "(The GBD 2015 Obesity Collaborators 2017)",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975CC" w:rsidRPr="002975CC">
        <w:rPr>
          <w:noProof/>
          <w:color w:val="000000" w:themeColor="text1"/>
        </w:rPr>
        <w:t>(The GBD 2015 Obesity Collaborators 2017)</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BF5C605"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w:t>
      </w:r>
      <w:r w:rsidR="008C41F3" w:rsidRPr="006902F6">
        <w:rPr>
          <w:color w:val="000000" w:themeColor="text1"/>
        </w:rPr>
        <w:lastRenderedPageBreak/>
        <w:t>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73E36EBA"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 xml:space="preserve">We </w:t>
      </w:r>
      <w:r w:rsidR="004D4631">
        <w:rPr>
          <w:rFonts w:eastAsia="Times New Roman" w:cs="Times New Roman"/>
          <w:color w:val="000000" w:themeColor="text1"/>
          <w:shd w:val="clear" w:color="auto" w:fill="FFFFFF"/>
        </w:rPr>
        <w:lastRenderedPageBreak/>
        <w:t>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bookmarkStart w:id="0" w:name="_GoBack"/>
      <w:bookmarkEnd w:id="0"/>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177CF7D7"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w:t>
      </w:r>
      <w:r w:rsidR="00C86E77" w:rsidRPr="006902F6">
        <w:rPr>
          <w:rFonts w:ascii="Calibri" w:hAnsi="Calibri" w:cs="Arial"/>
          <w:color w:val="000000" w:themeColor="text1"/>
          <w:szCs w:val="22"/>
        </w:rPr>
        <w:lastRenderedPageBreak/>
        <w:t>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w:t>
      </w:r>
      <w:r w:rsidR="00C86E77" w:rsidRPr="006902F6">
        <w:rPr>
          <w:rFonts w:ascii="Calibri" w:hAnsi="Calibri" w:cs="Arial"/>
          <w:color w:val="000000" w:themeColor="text1"/>
        </w:rPr>
        <w:lastRenderedPageBreak/>
        <w:t>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A23E8F2"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w:t>
      </w:r>
      <w:r w:rsidR="003A266B" w:rsidRPr="006902F6">
        <w:rPr>
          <w:rFonts w:cs="Helvetica"/>
          <w:color w:val="000000" w:themeColor="text1"/>
        </w:rPr>
        <w:lastRenderedPageBreak/>
        <w:t xml:space="preserve">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7C0C2350"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639E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C973B8" w:rsidRPr="00C973B8">
        <w:rPr>
          <w:rFonts w:eastAsia="Times New Roman" w:cs="Times New Roman"/>
          <w:noProof/>
          <w:color w:val="000000" w:themeColor="text1"/>
          <w:szCs w:val="21"/>
          <w:shd w:val="clear" w:color="auto" w:fill="FFFFFF"/>
        </w:rPr>
        <w:t xml:space="preserve">(Lu </w:t>
      </w:r>
      <w:r w:rsidR="00C973B8" w:rsidRPr="00C973B8">
        <w:rPr>
          <w:rFonts w:eastAsia="Times New Roman" w:cs="Times New Roman"/>
          <w:i/>
          <w:noProof/>
          <w:color w:val="000000" w:themeColor="text1"/>
          <w:szCs w:val="21"/>
          <w:shd w:val="clear" w:color="auto" w:fill="FFFFFF"/>
        </w:rPr>
        <w:t>et al.</w:t>
      </w:r>
      <w:r w:rsidR="00C973B8" w:rsidRPr="00C973B8">
        <w:rPr>
          <w:rFonts w:eastAsia="Times New Roman" w:cs="Times New Roman"/>
          <w:noProof/>
          <w:color w:val="000000" w:themeColor="text1"/>
          <w:szCs w:val="21"/>
          <w:shd w:val="clear" w:color="auto" w:fill="FFFFFF"/>
        </w:rPr>
        <w:t xml:space="preserve"> 2014)</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AEE06FD"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639E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C973B8" w:rsidRPr="00C973B8">
        <w:rPr>
          <w:rFonts w:cs="Times New Roman"/>
          <w:noProof/>
          <w:color w:val="000000" w:themeColor="text1"/>
        </w:rPr>
        <w:t xml:space="preserve">(Lu </w:t>
      </w:r>
      <w:r w:rsidR="00C973B8" w:rsidRPr="00C973B8">
        <w:rPr>
          <w:rFonts w:cs="Times New Roman"/>
          <w:i/>
          <w:noProof/>
          <w:color w:val="000000" w:themeColor="text1"/>
        </w:rPr>
        <w:t>et al.</w:t>
      </w:r>
      <w:r w:rsidR="00C973B8" w:rsidRPr="00C973B8">
        <w:rPr>
          <w:rFonts w:cs="Times New Roman"/>
          <w:noProof/>
          <w:color w:val="000000" w:themeColor="text1"/>
        </w:rPr>
        <w:t xml:space="preserve"> 201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312E1AC"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or treated with glucocortic</w:t>
      </w:r>
      <w:r w:rsidR="00B24C2D">
        <w:rPr>
          <w:color w:val="000000" w:themeColor="text1"/>
        </w:rPr>
        <w:t>oids (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lastRenderedPageBreak/>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6C02F483"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D3EE2BD"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proofErr w:type="spellStart"/>
      <w:r w:rsidR="00A87023">
        <w:rPr>
          <w:color w:val="000000" w:themeColor="text1"/>
        </w:rPr>
        <w:t>ub</w:t>
      </w:r>
      <w:proofErr w:type="spellEnd"/>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D078989"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74D98DE"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0F8E1F5E"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w:t>
      </w:r>
      <w:r>
        <w:rPr>
          <w:color w:val="000000" w:themeColor="text1"/>
        </w:rPr>
        <w:lastRenderedPageBreak/>
        <w:t xml:space="preserve">signaling being associated with improved metabolic profiles </w:t>
      </w:r>
      <w:r w:rsidRPr="006902F6">
        <w:rPr>
          <w:color w:val="000000" w:themeColor="text1"/>
        </w:rPr>
        <w:fldChar w:fldCharType="begin" w:fldLock="1"/>
      </w:r>
      <w:r>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Pr="00282D07">
        <w:rPr>
          <w:noProof/>
          <w:color w:val="000000" w:themeColor="text1"/>
        </w:rPr>
        <w:t xml:space="preserve">(Morgan </w:t>
      </w:r>
      <w:r w:rsidRPr="00282D07">
        <w:rPr>
          <w:i/>
          <w:noProof/>
          <w:color w:val="000000" w:themeColor="text1"/>
        </w:rPr>
        <w:t>et al.</w:t>
      </w:r>
      <w:r w:rsidRPr="00282D07">
        <w:rPr>
          <w:noProof/>
          <w:color w:val="000000" w:themeColor="text1"/>
        </w:rPr>
        <w:t xml:space="preserve"> 2014; Wang </w:t>
      </w:r>
      <w:r w:rsidRPr="00282D07">
        <w:rPr>
          <w:i/>
          <w:noProof/>
          <w:color w:val="000000" w:themeColor="text1"/>
        </w:rPr>
        <w:t>et al.</w:t>
      </w:r>
      <w:r w:rsidRPr="00282D07">
        <w:rPr>
          <w:noProof/>
          <w:color w:val="000000" w:themeColor="text1"/>
        </w:rPr>
        <w:t xml:space="preserve"> 2014; Mueller </w:t>
      </w:r>
      <w:r w:rsidRPr="00282D07">
        <w:rPr>
          <w:i/>
          <w:noProof/>
          <w:color w:val="000000" w:themeColor="text1"/>
        </w:rPr>
        <w:t>et al.</w:t>
      </w:r>
      <w:r w:rsidRPr="00282D07">
        <w:rPr>
          <w:noProof/>
          <w:color w:val="000000" w:themeColor="text1"/>
        </w:rPr>
        <w:t xml:space="preserve"> 2017; Shen </w:t>
      </w:r>
      <w:r w:rsidRPr="00282D07">
        <w:rPr>
          <w:i/>
          <w:noProof/>
          <w:color w:val="000000" w:themeColor="text1"/>
        </w:rPr>
        <w:t>et al.</w:t>
      </w:r>
      <w:r w:rsidRPr="00282D07">
        <w:rPr>
          <w:noProof/>
          <w:color w:val="000000" w:themeColor="text1"/>
        </w:rPr>
        <w:t xml:space="preserve"> 2017)</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44AEFB68"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lastRenderedPageBreak/>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w:t>
      </w:r>
      <w:r>
        <w:lastRenderedPageBreak/>
        <w:t xml:space="preserve">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1497F798" w14:textId="75986925" w:rsidR="003639E6" w:rsidRPr="003639E6" w:rsidRDefault="00A43B68" w:rsidP="003639E6">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639E6" w:rsidRPr="003639E6">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3639E6" w:rsidRPr="003639E6">
        <w:rPr>
          <w:rFonts w:ascii="Calibri" w:eastAsia="Times New Roman" w:hAnsi="Calibri" w:cs="Times New Roman"/>
          <w:b/>
          <w:bCs/>
          <w:noProof/>
        </w:rPr>
        <w:t>16</w:t>
      </w:r>
      <w:r w:rsidR="003639E6" w:rsidRPr="003639E6">
        <w:rPr>
          <w:rFonts w:ascii="Calibri" w:eastAsia="Times New Roman" w:hAnsi="Calibri" w:cs="Times New Roman"/>
          <w:noProof/>
        </w:rPr>
        <w:t xml:space="preserve"> 1879–1885.</w:t>
      </w:r>
    </w:p>
    <w:p w14:paraId="25024462"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Ayala JE, Bracy DP, Mcguinness OP &amp; Wasserman DH 2006 Considerations in the Design of Hyperinsulinemic- Euglycemic Clamps in the Conscious Mouse.</w:t>
      </w:r>
    </w:p>
    <w:p w14:paraId="630625FC"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3639E6">
        <w:rPr>
          <w:rFonts w:ascii="Calibri" w:eastAsia="Times New Roman" w:hAnsi="Calibri" w:cs="Times New Roman"/>
          <w:b/>
          <w:bCs/>
          <w:noProof/>
        </w:rPr>
        <w:t>154</w:t>
      </w:r>
      <w:r w:rsidRPr="003639E6">
        <w:rPr>
          <w:rFonts w:ascii="Calibri" w:eastAsia="Times New Roman" w:hAnsi="Calibri" w:cs="Times New Roman"/>
          <w:noProof/>
        </w:rPr>
        <w:t xml:space="preserve"> 3197–3208. (doi:10.1210/en.2012-2114)</w:t>
      </w:r>
    </w:p>
    <w:p w14:paraId="7DEC3233"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3639E6">
        <w:rPr>
          <w:rFonts w:ascii="Calibri" w:eastAsia="Times New Roman" w:hAnsi="Calibri" w:cs="Times New Roman"/>
          <w:i/>
          <w:iCs/>
          <w:noProof/>
        </w:rPr>
        <w:t>The American Journal of Pathology</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187</w:t>
      </w:r>
      <w:r w:rsidRPr="003639E6">
        <w:rPr>
          <w:rFonts w:ascii="Calibri" w:eastAsia="Times New Roman" w:hAnsi="Calibri" w:cs="Times New Roman"/>
          <w:noProof/>
        </w:rPr>
        <w:t xml:space="preserve"> </w:t>
      </w:r>
      <w:r w:rsidRPr="003639E6">
        <w:rPr>
          <w:rFonts w:ascii="Calibri" w:eastAsia="Times New Roman" w:hAnsi="Calibri" w:cs="Times New Roman"/>
          <w:noProof/>
        </w:rPr>
        <w:lastRenderedPageBreak/>
        <w:t>614–626. (doi:10.1016/j.ajpath.2016.11.009)</w:t>
      </w:r>
    </w:p>
    <w:p w14:paraId="694EBFD1"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Campbell JE, Peckett AJ, D’souza AM, Hawke TJ &amp; Riddell MC 2011 Adipogenic and lipolytic effects of chronic glucocorticoid exposure. </w:t>
      </w:r>
      <w:r w:rsidRPr="003639E6">
        <w:rPr>
          <w:rFonts w:ascii="Calibri" w:eastAsia="Times New Roman" w:hAnsi="Calibri" w:cs="Times New Roman"/>
          <w:i/>
          <w:iCs/>
          <w:noProof/>
        </w:rPr>
        <w:t>American Journal of Physiology. Cell Physiology</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300</w:t>
      </w:r>
      <w:r w:rsidRPr="003639E6">
        <w:rPr>
          <w:rFonts w:ascii="Calibri" w:eastAsia="Times New Roman" w:hAnsi="Calibri" w:cs="Times New Roman"/>
          <w:noProof/>
        </w:rPr>
        <w:t xml:space="preserve"> C198-209. (doi:10.1152/ajpcell.00045.2010)</w:t>
      </w:r>
    </w:p>
    <w:p w14:paraId="0D21A758"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Chiang S-H, Chang L SA 2002 TC10 and Insulin </w:t>
      </w:r>
      <w:r w:rsidRPr="003639E6">
        <w:rPr>
          <w:rFonts w:ascii="Calibri" w:eastAsia="Calibri" w:hAnsi="Calibri" w:cs="Calibri"/>
          <w:noProof/>
        </w:rPr>
        <w:t>‐</w:t>
      </w:r>
      <w:r w:rsidRPr="003639E6">
        <w:rPr>
          <w:rFonts w:ascii="Calibri" w:eastAsia="Times New Roman" w:hAnsi="Calibri" w:cs="Times New Roman"/>
          <w:noProof/>
        </w:rPr>
        <w:t xml:space="preserve"> Stimulated Glucose Transport. </w:t>
      </w:r>
      <w:r w:rsidRPr="003639E6">
        <w:rPr>
          <w:rFonts w:ascii="Calibri" w:eastAsia="Times New Roman" w:hAnsi="Calibri" w:cs="Times New Roman"/>
          <w:b/>
          <w:bCs/>
          <w:noProof/>
        </w:rPr>
        <w:t>406</w:t>
      </w:r>
      <w:r w:rsidRPr="003639E6">
        <w:rPr>
          <w:rFonts w:ascii="Calibri" w:eastAsia="Times New Roman" w:hAnsi="Calibri" w:cs="Times New Roman"/>
          <w:noProof/>
        </w:rPr>
        <w:t xml:space="preserve"> 1257–1262. (doi:10.1016/S0076-6879(06)06055-1)</w:t>
      </w:r>
    </w:p>
    <w:p w14:paraId="5F1D9C74"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3639E6">
        <w:rPr>
          <w:rFonts w:ascii="Calibri" w:eastAsia="Times New Roman" w:hAnsi="Calibri" w:cs="Times New Roman"/>
          <w:i/>
          <w:iCs/>
          <w:noProof/>
        </w:rPr>
        <w:t>American Journal of Physiology Gastrointestinal Liver Physiology</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302</w:t>
      </w:r>
      <w:r w:rsidRPr="003639E6">
        <w:rPr>
          <w:rFonts w:ascii="Calibri" w:eastAsia="Times New Roman" w:hAnsi="Calibri" w:cs="Times New Roman"/>
          <w:noProof/>
        </w:rPr>
        <w:t xml:space="preserve"> 850–863. (doi:10.1152/ajpgi.00378.2011)</w:t>
      </w:r>
    </w:p>
    <w:p w14:paraId="0E0804E8"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3639E6">
        <w:rPr>
          <w:rFonts w:ascii="Calibri" w:eastAsia="Times New Roman" w:hAnsi="Calibri" w:cs="Times New Roman"/>
          <w:i/>
          <w:iCs/>
          <w:noProof/>
        </w:rPr>
        <w:t>Journal of Clinical Investigation</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96</w:t>
      </w:r>
      <w:r w:rsidRPr="003639E6">
        <w:rPr>
          <w:rFonts w:ascii="Calibri" w:eastAsia="Times New Roman" w:hAnsi="Calibri" w:cs="Times New Roman"/>
          <w:noProof/>
        </w:rPr>
        <w:t xml:space="preserve"> 2113–2119.</w:t>
      </w:r>
    </w:p>
    <w:p w14:paraId="64B0E7EF"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3639E6">
        <w:rPr>
          <w:rFonts w:ascii="Calibri" w:eastAsia="Times New Roman" w:hAnsi="Calibri" w:cs="Times New Roman"/>
          <w:b/>
          <w:bCs/>
          <w:noProof/>
        </w:rPr>
        <w:t>65</w:t>
      </w:r>
      <w:r w:rsidRPr="003639E6">
        <w:rPr>
          <w:rFonts w:ascii="Calibri" w:eastAsia="Times New Roman" w:hAnsi="Calibri" w:cs="Times New Roman"/>
          <w:noProof/>
        </w:rPr>
        <w:t xml:space="preserve"> 2862–2875. (doi:10.2337/db15-1661)</w:t>
      </w:r>
    </w:p>
    <w:p w14:paraId="71BEA9BE"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3639E6">
        <w:rPr>
          <w:rFonts w:ascii="Calibri" w:eastAsia="Times New Roman" w:hAnsi="Calibri" w:cs="Times New Roman"/>
          <w:i/>
          <w:iCs/>
          <w:noProof/>
        </w:rPr>
        <w:t>American Journal of Physiology. Endocrinology and Metabolism</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283</w:t>
      </w:r>
      <w:r w:rsidRPr="003639E6">
        <w:rPr>
          <w:rFonts w:ascii="Calibri" w:eastAsia="Times New Roman" w:hAnsi="Calibri" w:cs="Times New Roman"/>
          <w:noProof/>
        </w:rPr>
        <w:t xml:space="preserve"> E172–E177. (doi:10.1152/ajpendo.00544.2001)</w:t>
      </w:r>
    </w:p>
    <w:p w14:paraId="3A82C9C5"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Djurhuus CB, Gravholt CH, Nielsen S, Pedersen SB, Møller N &amp; Schmitz O 2004 Additive effects </w:t>
      </w:r>
      <w:r w:rsidRPr="003639E6">
        <w:rPr>
          <w:rFonts w:ascii="Calibri" w:eastAsia="Times New Roman" w:hAnsi="Calibri" w:cs="Times New Roman"/>
          <w:noProof/>
        </w:rPr>
        <w:lastRenderedPageBreak/>
        <w:t>of cortisol and growth hormone on regional and systemic lipolysis in humans. 488–494.</w:t>
      </w:r>
    </w:p>
    <w:p w14:paraId="46836C33"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3639E6">
        <w:rPr>
          <w:rFonts w:ascii="Calibri" w:eastAsia="Times New Roman" w:hAnsi="Calibri" w:cs="Times New Roman"/>
          <w:b/>
          <w:bCs/>
          <w:noProof/>
        </w:rPr>
        <w:t>2</w:t>
      </w:r>
      <w:r w:rsidRPr="003639E6">
        <w:rPr>
          <w:rFonts w:ascii="Calibri" w:eastAsia="Times New Roman" w:hAnsi="Calibri" w:cs="Times New Roman"/>
          <w:noProof/>
        </w:rPr>
        <w:t xml:space="preserve"> 1–14.</w:t>
      </w:r>
    </w:p>
    <w:p w14:paraId="3ADAAE01"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72522F28"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55E806B8"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Geer EB, Shen W, Gallagher D, Punyanitya M, Looker HC, Post KD &amp; Freda PU 2011 Female Patients with Cushing ’ s Disease. </w:t>
      </w:r>
      <w:r w:rsidRPr="003639E6">
        <w:rPr>
          <w:rFonts w:ascii="Calibri" w:eastAsia="Times New Roman" w:hAnsi="Calibri" w:cs="Times New Roman"/>
          <w:b/>
          <w:bCs/>
          <w:noProof/>
        </w:rPr>
        <w:t>73</w:t>
      </w:r>
      <w:r w:rsidRPr="003639E6">
        <w:rPr>
          <w:rFonts w:ascii="Calibri" w:eastAsia="Times New Roman" w:hAnsi="Calibri" w:cs="Times New Roman"/>
          <w:noProof/>
        </w:rPr>
        <w:t xml:space="preserve"> 469–475. (doi:10.1111/j.1365-2265.2010.03829.x.MRI)</w:t>
      </w:r>
    </w:p>
    <w:p w14:paraId="41569DFB"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3639E6">
        <w:rPr>
          <w:rFonts w:ascii="Calibri" w:eastAsia="Times New Roman" w:hAnsi="Calibri" w:cs="Times New Roman"/>
          <w:b/>
          <w:bCs/>
          <w:noProof/>
        </w:rPr>
        <w:t>41</w:t>
      </w:r>
      <w:r w:rsidRPr="003639E6">
        <w:rPr>
          <w:rFonts w:ascii="Calibri" w:eastAsia="Times New Roman" w:hAnsi="Calibri" w:cs="Times New Roman"/>
          <w:noProof/>
        </w:rPr>
        <w:t xml:space="preserve"> 728–735.</w:t>
      </w:r>
    </w:p>
    <w:p w14:paraId="32F7778F"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5AB26677"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3639E6">
        <w:rPr>
          <w:rFonts w:ascii="Calibri" w:eastAsia="Times New Roman" w:hAnsi="Calibri" w:cs="Times New Roman"/>
          <w:i/>
          <w:iCs/>
          <w:noProof/>
        </w:rPr>
        <w:t>Journal of Molecular Endocrinology</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55</w:t>
      </w:r>
      <w:r w:rsidRPr="003639E6">
        <w:rPr>
          <w:rFonts w:ascii="Calibri" w:eastAsia="Times New Roman" w:hAnsi="Calibri" w:cs="Times New Roman"/>
          <w:noProof/>
        </w:rPr>
        <w:t xml:space="preserve"> 81–94. (doi:10.1530/JME-15-0119)</w:t>
      </w:r>
    </w:p>
    <w:p w14:paraId="0911C1F2"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lastRenderedPageBreak/>
        <w:t>Hsiao C, Ph D, Cherry DK, Beatty PC, Ph D, Rechtsteiner EA &amp; Care H 2010 National Ambulatory Medical Care Survey : 2007 Summary.</w:t>
      </w:r>
    </w:p>
    <w:p w14:paraId="094A04CF"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Kraegen E, James D, Jenkins A &amp; Chisholm D 1985 Dose-response curves for in vivo insulin sensitivity in individual tissues in rats. </w:t>
      </w:r>
      <w:r w:rsidRPr="003639E6">
        <w:rPr>
          <w:rFonts w:ascii="Calibri" w:eastAsia="Times New Roman" w:hAnsi="Calibri" w:cs="Times New Roman"/>
          <w:i/>
          <w:iCs/>
          <w:noProof/>
        </w:rPr>
        <w:t>The American Physiological Society</w:t>
      </w:r>
      <w:r w:rsidRPr="003639E6">
        <w:rPr>
          <w:rFonts w:ascii="Calibri" w:eastAsia="Times New Roman" w:hAnsi="Calibri" w:cs="Times New Roman"/>
          <w:noProof/>
        </w:rPr>
        <w:t xml:space="preserve"> E353–E362.</w:t>
      </w:r>
    </w:p>
    <w:p w14:paraId="77A72CE6"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63725A21"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3639E6">
        <w:rPr>
          <w:rFonts w:ascii="Calibri" w:eastAsia="Times New Roman" w:hAnsi="Calibri" w:cs="Times New Roman"/>
          <w:i/>
          <w:iCs/>
          <w:noProof/>
        </w:rPr>
        <w:t>Biochemical and Biophysical Research Communications</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153</w:t>
      </w:r>
      <w:r w:rsidRPr="003639E6">
        <w:rPr>
          <w:rFonts w:ascii="Calibri" w:eastAsia="Times New Roman" w:hAnsi="Calibri" w:cs="Times New Roman"/>
          <w:noProof/>
        </w:rPr>
        <w:t xml:space="preserve"> 489–497.</w:t>
      </w:r>
    </w:p>
    <w:p w14:paraId="34F89774"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3FD71375"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Lu B, Bridges D, Yang Y, Fisher K, Cheng A, Chang L, Meng ZX, Lin JD, Downes M, Yu RT </w:t>
      </w:r>
      <w:r w:rsidRPr="003639E6">
        <w:rPr>
          <w:rFonts w:ascii="Calibri" w:eastAsia="Times New Roman" w:hAnsi="Calibri" w:cs="Times New Roman"/>
          <w:i/>
          <w:iCs/>
          <w:noProof/>
        </w:rPr>
        <w:t>et al.</w:t>
      </w:r>
      <w:r w:rsidRPr="003639E6">
        <w:rPr>
          <w:rFonts w:ascii="Calibri" w:eastAsia="Times New Roman" w:hAnsi="Calibri" w:cs="Times New Roman"/>
          <w:noProof/>
        </w:rPr>
        <w:t xml:space="preserve"> 2014 Metabolic crosstalk: Molecular links between glycogen and lipid metabolism in obesity. </w:t>
      </w:r>
      <w:r w:rsidRPr="003639E6">
        <w:rPr>
          <w:rFonts w:ascii="Calibri" w:eastAsia="Times New Roman" w:hAnsi="Calibri" w:cs="Times New Roman"/>
          <w:i/>
          <w:iCs/>
          <w:noProof/>
        </w:rPr>
        <w:t>Diabetes</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63</w:t>
      </w:r>
      <w:r w:rsidRPr="003639E6">
        <w:rPr>
          <w:rFonts w:ascii="Calibri" w:eastAsia="Times New Roman" w:hAnsi="Calibri" w:cs="Times New Roman"/>
          <w:noProof/>
        </w:rPr>
        <w:t xml:space="preserve"> 2935–2948. (doi:10.2337/db13-1531)</w:t>
      </w:r>
    </w:p>
    <w:p w14:paraId="391252EF"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3639E6">
        <w:rPr>
          <w:rFonts w:ascii="Calibri" w:eastAsia="Times New Roman" w:hAnsi="Calibri" w:cs="Times New Roman"/>
          <w:i/>
          <w:iCs/>
          <w:noProof/>
        </w:rPr>
        <w:t>American Journal of Physiology - Endocrinology and Metabolism</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297</w:t>
      </w:r>
      <w:r w:rsidRPr="003639E6">
        <w:rPr>
          <w:rFonts w:ascii="Calibri" w:eastAsia="Times New Roman" w:hAnsi="Calibri" w:cs="Times New Roman"/>
          <w:noProof/>
        </w:rPr>
        <w:t>.</w:t>
      </w:r>
    </w:p>
    <w:p w14:paraId="0F047617"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lastRenderedPageBreak/>
        <w:t xml:space="preserve">Morgan SA, McCabe EL, Gathercole LL, Hassan-Smith ZK, Larner DP, Bujalska IJ, Stewart PM, Tomlinson JW &amp; Lavery GG 2014 11β-HSD1 is the major regulator of the tissue-specific effects of circulating glucocorticoid excess. </w:t>
      </w:r>
      <w:r w:rsidRPr="003639E6">
        <w:rPr>
          <w:rFonts w:ascii="Calibri" w:eastAsia="Times New Roman" w:hAnsi="Calibri" w:cs="Times New Roman"/>
          <w:i/>
          <w:iCs/>
          <w:noProof/>
        </w:rPr>
        <w:t>Proceedings of the National Academy of Sciences of the United States of America</w:t>
      </w:r>
      <w:r w:rsidRPr="003639E6">
        <w:rPr>
          <w:rFonts w:ascii="Calibri" w:eastAsia="Times New Roman" w:hAnsi="Calibri" w:cs="Times New Roman"/>
          <w:noProof/>
        </w:rPr>
        <w:t>. (doi:10.1073/pnas.1323681111)</w:t>
      </w:r>
    </w:p>
    <w:p w14:paraId="39330CF9"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Mueller KM, Hartmann K, Kaltenecker D, Vettorazzi S, Bauer M, Mauser L, Amann S, Jall S, Fischer K, Esterbauer H </w:t>
      </w:r>
      <w:r w:rsidRPr="003639E6">
        <w:rPr>
          <w:rFonts w:ascii="Calibri" w:eastAsia="Times New Roman" w:hAnsi="Calibri" w:cs="Times New Roman"/>
          <w:i/>
          <w:iCs/>
          <w:noProof/>
        </w:rPr>
        <w:t>et al.</w:t>
      </w:r>
      <w:r w:rsidRPr="003639E6">
        <w:rPr>
          <w:rFonts w:ascii="Calibri" w:eastAsia="Times New Roman" w:hAnsi="Calibri" w:cs="Times New Roman"/>
          <w:noProof/>
        </w:rPr>
        <w:t xml:space="preserve"> 2017 Adipocyte Glucocorticoid Receptor De fi ciency Attenuates Aging- and HFD-Induced Obesity and Impairs the Feeding-Fasting Transition. </w:t>
      </w:r>
      <w:r w:rsidRPr="003639E6">
        <w:rPr>
          <w:rFonts w:ascii="Calibri" w:eastAsia="Times New Roman" w:hAnsi="Calibri" w:cs="Times New Roman"/>
          <w:b/>
          <w:bCs/>
          <w:noProof/>
        </w:rPr>
        <w:t>66</w:t>
      </w:r>
      <w:r w:rsidRPr="003639E6">
        <w:rPr>
          <w:rFonts w:ascii="Calibri" w:eastAsia="Times New Roman" w:hAnsi="Calibri" w:cs="Times New Roman"/>
          <w:noProof/>
        </w:rPr>
        <w:t xml:space="preserve"> 272–286. (doi:10.2337/db16-0381)</w:t>
      </w:r>
    </w:p>
    <w:p w14:paraId="76858445"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3639E6">
        <w:rPr>
          <w:rFonts w:ascii="Calibri" w:eastAsia="Times New Roman" w:hAnsi="Calibri" w:cs="Times New Roman"/>
          <w:b/>
          <w:bCs/>
          <w:noProof/>
        </w:rPr>
        <w:t>35</w:t>
      </w:r>
      <w:r w:rsidRPr="003639E6">
        <w:rPr>
          <w:rFonts w:ascii="Calibri" w:eastAsia="Times New Roman" w:hAnsi="Calibri" w:cs="Times New Roman"/>
          <w:noProof/>
        </w:rPr>
        <w:t xml:space="preserve"> 1326–1331.</w:t>
      </w:r>
    </w:p>
    <w:p w14:paraId="7B3046C5"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Nurjhan N, Consoli A &amp; Gerich J 1992 Increased Lipolysis and Its Consequences on Gluconeogenesis in Non-insulin-dependent Diabetes Mellitus. </w:t>
      </w:r>
      <w:r w:rsidRPr="003639E6">
        <w:rPr>
          <w:rFonts w:ascii="Calibri" w:eastAsia="Times New Roman" w:hAnsi="Calibri" w:cs="Times New Roman"/>
          <w:b/>
          <w:bCs/>
          <w:noProof/>
        </w:rPr>
        <w:t>89</w:t>
      </w:r>
      <w:r w:rsidRPr="003639E6">
        <w:rPr>
          <w:rFonts w:ascii="Calibri" w:eastAsia="Times New Roman" w:hAnsi="Calibri" w:cs="Times New Roman"/>
          <w:noProof/>
        </w:rPr>
        <w:t xml:space="preserve"> 169–175.</w:t>
      </w:r>
    </w:p>
    <w:p w14:paraId="0617EF94"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Overman R a., Yeh JY &amp; Deal CL 2013 Prevalence of oral glucocorticoid usage in the United States: A general population perspective. </w:t>
      </w:r>
      <w:r w:rsidRPr="003639E6">
        <w:rPr>
          <w:rFonts w:ascii="Calibri" w:eastAsia="Times New Roman" w:hAnsi="Calibri" w:cs="Times New Roman"/>
          <w:i/>
          <w:iCs/>
          <w:noProof/>
        </w:rPr>
        <w:t>Arthritis Care and Research</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65</w:t>
      </w:r>
      <w:r w:rsidRPr="003639E6">
        <w:rPr>
          <w:rFonts w:ascii="Calibri" w:eastAsia="Times New Roman" w:hAnsi="Calibri" w:cs="Times New Roman"/>
          <w:noProof/>
        </w:rPr>
        <w:t xml:space="preserve"> 294–298. (doi:10.1002/acr.21796)</w:t>
      </w:r>
    </w:p>
    <w:p w14:paraId="5F4EA58E"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Paredes S &amp; Ribeiro L 2014 Cortisol: the villain in Metabolic Syndrome? </w:t>
      </w:r>
      <w:r w:rsidRPr="003639E6">
        <w:rPr>
          <w:rFonts w:ascii="Calibri" w:eastAsia="Times New Roman" w:hAnsi="Calibri" w:cs="Times New Roman"/>
          <w:i/>
          <w:iCs/>
          <w:noProof/>
        </w:rPr>
        <w:t>Rev Assoc Med BRAs</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60</w:t>
      </w:r>
      <w:r w:rsidRPr="003639E6">
        <w:rPr>
          <w:rFonts w:ascii="Calibri" w:eastAsia="Times New Roman" w:hAnsi="Calibri" w:cs="Times New Roman"/>
          <w:noProof/>
        </w:rPr>
        <w:t xml:space="preserve"> 84–92. (doi:10.1590/1806-9282.60.01.017)</w:t>
      </w:r>
    </w:p>
    <w:p w14:paraId="6732198B"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Perry RJ, Camporez JG, Kursawe R, Titchenell PM, Zhang D, Perry CJ, Jurczak MJ, Abudukadier A, Han S, Zhang X </w:t>
      </w:r>
      <w:r w:rsidRPr="003639E6">
        <w:rPr>
          <w:rFonts w:ascii="Calibri" w:eastAsia="Times New Roman" w:hAnsi="Calibri" w:cs="Times New Roman"/>
          <w:i/>
          <w:iCs/>
          <w:noProof/>
        </w:rPr>
        <w:t>et al.</w:t>
      </w:r>
      <w:r w:rsidRPr="003639E6">
        <w:rPr>
          <w:rFonts w:ascii="Calibri" w:eastAsia="Times New Roman" w:hAnsi="Calibri" w:cs="Times New Roman"/>
          <w:noProof/>
        </w:rPr>
        <w:t xml:space="preserve"> 2015 Hepatic Acetyl CoA Links Adipose Tissue Inflammation to Hepatic Insulin Resistance and Type 2 Diabetes. </w:t>
      </w:r>
      <w:r w:rsidRPr="003639E6">
        <w:rPr>
          <w:rFonts w:ascii="Calibri" w:eastAsia="Times New Roman" w:hAnsi="Calibri" w:cs="Times New Roman"/>
          <w:i/>
          <w:iCs/>
          <w:noProof/>
        </w:rPr>
        <w:t>Cell</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160</w:t>
      </w:r>
      <w:r w:rsidRPr="003639E6">
        <w:rPr>
          <w:rFonts w:ascii="Calibri" w:eastAsia="Times New Roman" w:hAnsi="Calibri" w:cs="Times New Roman"/>
          <w:noProof/>
        </w:rPr>
        <w:t xml:space="preserve"> 745–758. (doi:10.1016/j.cell.2015.01.012.Hepatic)</w:t>
      </w:r>
    </w:p>
    <w:p w14:paraId="080AC4FD"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lastRenderedPageBreak/>
        <w:t xml:space="preserve">Perry RJ, Peng L, Abulizi A, Kennedy L, Cline GW &amp; Shulman GI 2017 Mechanism for leptin ’ s acute insulin-independent effect to reverse diabetic ketoacidosis. </w:t>
      </w:r>
      <w:r w:rsidRPr="003639E6">
        <w:rPr>
          <w:rFonts w:ascii="Calibri" w:eastAsia="Times New Roman" w:hAnsi="Calibri" w:cs="Times New Roman"/>
          <w:b/>
          <w:bCs/>
          <w:noProof/>
        </w:rPr>
        <w:t>127</w:t>
      </w:r>
      <w:r w:rsidRPr="003639E6">
        <w:rPr>
          <w:rFonts w:ascii="Calibri" w:eastAsia="Times New Roman" w:hAnsi="Calibri" w:cs="Times New Roman"/>
          <w:noProof/>
        </w:rPr>
        <w:t xml:space="preserve"> 657–669.</w:t>
      </w:r>
    </w:p>
    <w:p w14:paraId="2033C912"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3639E6">
        <w:rPr>
          <w:rFonts w:ascii="Calibri" w:eastAsia="Times New Roman" w:hAnsi="Calibri" w:cs="Times New Roman"/>
          <w:b/>
          <w:bCs/>
          <w:noProof/>
        </w:rPr>
        <w:t>98</w:t>
      </w:r>
      <w:r w:rsidRPr="003639E6">
        <w:rPr>
          <w:rFonts w:ascii="Calibri" w:eastAsia="Times New Roman" w:hAnsi="Calibri" w:cs="Times New Roman"/>
          <w:noProof/>
        </w:rPr>
        <w:t xml:space="preserve"> 741–749.</w:t>
      </w:r>
    </w:p>
    <w:p w14:paraId="7DB582FD"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3639E6">
        <w:rPr>
          <w:rFonts w:ascii="Calibri" w:eastAsia="Times New Roman" w:hAnsi="Calibri" w:cs="Times New Roman"/>
          <w:i/>
          <w:iCs/>
          <w:noProof/>
        </w:rPr>
        <w:t>European Journal of Endocrinology</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149</w:t>
      </w:r>
      <w:r w:rsidRPr="003639E6">
        <w:rPr>
          <w:rFonts w:ascii="Calibri" w:eastAsia="Times New Roman" w:hAnsi="Calibri" w:cs="Times New Roman"/>
          <w:noProof/>
        </w:rPr>
        <w:t xml:space="preserve"> 543–548. (doi:10.1530/eje.0.1490543)</w:t>
      </w:r>
    </w:p>
    <w:p w14:paraId="376F20BE"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3639E6">
        <w:rPr>
          <w:rFonts w:ascii="Calibri" w:eastAsia="Times New Roman" w:hAnsi="Calibri" w:cs="Times New Roman"/>
          <w:i/>
          <w:iCs/>
          <w:noProof/>
        </w:rPr>
        <w:t>FEBS Letters</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541</w:t>
      </w:r>
      <w:r w:rsidRPr="003639E6">
        <w:rPr>
          <w:rFonts w:ascii="Calibri" w:eastAsia="Times New Roman" w:hAnsi="Calibri" w:cs="Times New Roman"/>
          <w:noProof/>
        </w:rPr>
        <w:t xml:space="preserve"> 75–79. (doi:10.1016/S0014-5793(03)00307-7)</w:t>
      </w:r>
    </w:p>
    <w:p w14:paraId="3D47E42D"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Schakman O, Kalista S, Barbé C, Loumaye A &amp; Thissen JP 2013 Glucocorticoid-induced skeletal muscle atrophy </w:t>
      </w:r>
      <w:r w:rsidRPr="003639E6">
        <w:rPr>
          <w:rFonts w:ascii="Oriya Sangam MN" w:eastAsia="Oriya Sangam MN" w:hAnsi="Oriya Sangam MN" w:cs="Oriya Sangam MN"/>
          <w:noProof/>
        </w:rPr>
        <w:t>ଝ</w:t>
      </w:r>
      <w:r w:rsidRPr="003639E6">
        <w:rPr>
          <w:rFonts w:ascii="Calibri" w:eastAsia="Times New Roman" w:hAnsi="Calibri" w:cs="Times New Roman"/>
          <w:noProof/>
        </w:rPr>
        <w:t xml:space="preserve">. </w:t>
      </w:r>
      <w:r w:rsidRPr="003639E6">
        <w:rPr>
          <w:rFonts w:ascii="Calibri" w:eastAsia="Times New Roman" w:hAnsi="Calibri" w:cs="Times New Roman"/>
          <w:i/>
          <w:iCs/>
          <w:noProof/>
        </w:rPr>
        <w:t>International Journal of Biochemistry and Cell Biology</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45</w:t>
      </w:r>
      <w:r w:rsidRPr="003639E6">
        <w:rPr>
          <w:rFonts w:ascii="Calibri" w:eastAsia="Times New Roman" w:hAnsi="Calibri" w:cs="Times New Roman"/>
          <w:noProof/>
        </w:rPr>
        <w:t xml:space="preserve"> 2163–2172. (doi:10.1016/j.biocel.2013.05.036)</w:t>
      </w:r>
    </w:p>
    <w:p w14:paraId="0A09734F"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279952D3"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3639E6">
        <w:rPr>
          <w:rFonts w:ascii="Calibri" w:eastAsia="Times New Roman" w:hAnsi="Calibri" w:cs="Times New Roman"/>
          <w:i/>
          <w:iCs/>
          <w:noProof/>
        </w:rPr>
        <w:t>Molecular Metabolism</w:t>
      </w:r>
      <w:r w:rsidRPr="003639E6">
        <w:rPr>
          <w:rFonts w:ascii="Calibri" w:eastAsia="Times New Roman" w:hAnsi="Calibri" w:cs="Times New Roman"/>
          <w:noProof/>
        </w:rPr>
        <w:t>. (doi:10.1016/j.molmet.2017.06.013)</w:t>
      </w:r>
    </w:p>
    <w:p w14:paraId="400B3A2D"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3639E6">
        <w:rPr>
          <w:rFonts w:ascii="Calibri" w:eastAsia="Times New Roman" w:hAnsi="Calibri" w:cs="Times New Roman"/>
          <w:b/>
          <w:bCs/>
          <w:noProof/>
        </w:rPr>
        <w:t>680</w:t>
      </w:r>
      <w:r w:rsidRPr="003639E6">
        <w:rPr>
          <w:rFonts w:ascii="Calibri" w:eastAsia="Times New Roman" w:hAnsi="Calibri" w:cs="Times New Roman"/>
          <w:noProof/>
        </w:rPr>
        <w:t xml:space="preserve"> 671–680. </w:t>
      </w:r>
      <w:r w:rsidRPr="003639E6">
        <w:rPr>
          <w:rFonts w:ascii="Calibri" w:eastAsia="Times New Roman" w:hAnsi="Calibri" w:cs="Times New Roman"/>
          <w:noProof/>
        </w:rPr>
        <w:lastRenderedPageBreak/>
        <w:t>(doi:10.1242/dmm.008912)</w:t>
      </w:r>
    </w:p>
    <w:p w14:paraId="09C39BCE"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The GBD 2015 Obesity Collaborators 2017 Health Effects of Overweight and Obesity in 195 Countries over 25 Years. </w:t>
      </w:r>
      <w:r w:rsidRPr="003639E6">
        <w:rPr>
          <w:rFonts w:ascii="Calibri" w:eastAsia="Times New Roman" w:hAnsi="Calibri" w:cs="Times New Roman"/>
          <w:i/>
          <w:iCs/>
          <w:noProof/>
        </w:rPr>
        <w:t>New England Journal of Medicine</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377</w:t>
      </w:r>
      <w:r w:rsidRPr="003639E6">
        <w:rPr>
          <w:rFonts w:ascii="Calibri" w:eastAsia="Times New Roman" w:hAnsi="Calibri" w:cs="Times New Roman"/>
          <w:noProof/>
        </w:rPr>
        <w:t xml:space="preserve"> 13–27. (doi:10.1056/NEJMoa1614362)</w:t>
      </w:r>
    </w:p>
    <w:p w14:paraId="303CDDF1"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3639E6">
        <w:rPr>
          <w:rFonts w:ascii="Calibri" w:eastAsia="Times New Roman" w:hAnsi="Calibri" w:cs="Times New Roman"/>
          <w:i/>
          <w:iCs/>
          <w:noProof/>
        </w:rPr>
        <w:t>AJP: Endocrinology and Metabolism</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308</w:t>
      </w:r>
      <w:r w:rsidRPr="003639E6">
        <w:rPr>
          <w:rFonts w:ascii="Calibri" w:eastAsia="Times New Roman" w:hAnsi="Calibri" w:cs="Times New Roman"/>
          <w:noProof/>
        </w:rPr>
        <w:t xml:space="preserve"> E84–E95. (doi:10.1152/ajpendo.00205.2014)</w:t>
      </w:r>
    </w:p>
    <w:p w14:paraId="2A1B318E"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Wanless I &amp; Lentz J 1990 Fatty Liver Hepatitis ( Steatohepatitis ) and Obesity : An Autopsy Study with Analysis of Risk Factors. </w:t>
      </w:r>
      <w:r w:rsidRPr="003639E6">
        <w:rPr>
          <w:rFonts w:ascii="Calibri" w:eastAsia="Times New Roman" w:hAnsi="Calibri" w:cs="Times New Roman"/>
          <w:i/>
          <w:iCs/>
          <w:noProof/>
        </w:rPr>
        <w:t>Hepatology</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12</w:t>
      </w:r>
      <w:r w:rsidRPr="003639E6">
        <w:rPr>
          <w:rFonts w:ascii="Calibri" w:eastAsia="Times New Roman" w:hAnsi="Calibri" w:cs="Times New Roman"/>
          <w:noProof/>
        </w:rPr>
        <w:t xml:space="preserve"> 1106–1110.</w:t>
      </w:r>
    </w:p>
    <w:p w14:paraId="7048E79B"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Williamson JR, Kreisberg RA &amp; Felts PW 1966 Mechanism for the stimulation of gluconeogenesis by fatty acids in perfused rat liver. </w:t>
      </w:r>
      <w:r w:rsidRPr="003639E6">
        <w:rPr>
          <w:rFonts w:ascii="Calibri" w:eastAsia="Times New Roman" w:hAnsi="Calibri" w:cs="Times New Roman"/>
          <w:i/>
          <w:iCs/>
          <w:noProof/>
        </w:rPr>
        <w:t>Proceedings of the National Academy of Sciences of the United States of America</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56</w:t>
      </w:r>
      <w:r w:rsidRPr="003639E6">
        <w:rPr>
          <w:rFonts w:ascii="Calibri" w:eastAsia="Times New Roman" w:hAnsi="Calibri" w:cs="Times New Roman"/>
          <w:noProof/>
        </w:rPr>
        <w:t xml:space="preserve"> 247–254. (doi:10.1073/pnas.56.1.247)</w:t>
      </w:r>
    </w:p>
    <w:p w14:paraId="37EA090A" w14:textId="77777777" w:rsidR="003639E6" w:rsidRPr="003639E6" w:rsidRDefault="003639E6" w:rsidP="003639E6">
      <w:pPr>
        <w:widowControl w:val="0"/>
        <w:autoSpaceDE w:val="0"/>
        <w:autoSpaceDN w:val="0"/>
        <w:adjustRightInd w:val="0"/>
        <w:spacing w:line="480" w:lineRule="auto"/>
        <w:ind w:left="480" w:hanging="480"/>
        <w:rPr>
          <w:rFonts w:ascii="Calibri" w:eastAsia="Times New Roman" w:hAnsi="Calibri" w:cs="Times New Roman"/>
          <w:noProof/>
        </w:rPr>
      </w:pPr>
      <w:r w:rsidRPr="003639E6">
        <w:rPr>
          <w:rFonts w:ascii="Calibri" w:eastAsia="Times New Roman" w:hAnsi="Calibri" w:cs="Times New Roman"/>
          <w:noProof/>
        </w:rPr>
        <w:t xml:space="preserve">Xu C, He J, Jiang H, Zu L, Zhai W, Pu S &amp; Xu G 2009 Direct effect of glucocorticoids on lipolysis in adipocytes. </w:t>
      </w:r>
      <w:r w:rsidRPr="003639E6">
        <w:rPr>
          <w:rFonts w:ascii="Calibri" w:eastAsia="Times New Roman" w:hAnsi="Calibri" w:cs="Times New Roman"/>
          <w:i/>
          <w:iCs/>
          <w:noProof/>
        </w:rPr>
        <w:t>Molecular Endocrinology (Baltimore, Md.)</w:t>
      </w:r>
      <w:r w:rsidRPr="003639E6">
        <w:rPr>
          <w:rFonts w:ascii="Calibri" w:eastAsia="Times New Roman" w:hAnsi="Calibri" w:cs="Times New Roman"/>
          <w:noProof/>
        </w:rPr>
        <w:t xml:space="preserve"> </w:t>
      </w:r>
      <w:r w:rsidRPr="003639E6">
        <w:rPr>
          <w:rFonts w:ascii="Calibri" w:eastAsia="Times New Roman" w:hAnsi="Calibri" w:cs="Times New Roman"/>
          <w:b/>
          <w:bCs/>
          <w:noProof/>
        </w:rPr>
        <w:t>23</w:t>
      </w:r>
      <w:r w:rsidRPr="003639E6">
        <w:rPr>
          <w:rFonts w:ascii="Calibri" w:eastAsia="Times New Roman" w:hAnsi="Calibri" w:cs="Times New Roman"/>
          <w:noProof/>
        </w:rPr>
        <w:t xml:space="preserve"> 1161–1170. (doi:10.1210/me.2008-0464)</w:t>
      </w:r>
    </w:p>
    <w:p w14:paraId="2869957B" w14:textId="77777777" w:rsidR="003639E6" w:rsidRPr="003639E6" w:rsidRDefault="003639E6" w:rsidP="003639E6">
      <w:pPr>
        <w:widowControl w:val="0"/>
        <w:autoSpaceDE w:val="0"/>
        <w:autoSpaceDN w:val="0"/>
        <w:adjustRightInd w:val="0"/>
        <w:spacing w:line="480" w:lineRule="auto"/>
        <w:ind w:left="480" w:hanging="480"/>
        <w:rPr>
          <w:rFonts w:ascii="Calibri" w:hAnsi="Calibri"/>
          <w:noProof/>
        </w:rPr>
      </w:pPr>
      <w:r w:rsidRPr="003639E6">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3639E6">
        <w:rPr>
          <w:rFonts w:ascii="Calibri" w:eastAsia="Times New Roman" w:hAnsi="Calibri" w:cs="Times New Roman"/>
          <w:i/>
          <w:iCs/>
          <w:noProof/>
        </w:rPr>
        <w:t>Nature Publishing Group</w:t>
      </w:r>
      <w:r w:rsidRPr="003639E6">
        <w:rPr>
          <w:rFonts w:ascii="Calibri" w:eastAsia="Times New Roman" w:hAnsi="Calibri" w:cs="Times New Roman"/>
          <w:noProof/>
        </w:rPr>
        <w:t xml:space="preserve"> 1–6. (doi:10.1038/srep18495)</w:t>
      </w:r>
    </w:p>
    <w:p w14:paraId="00AC6C9B" w14:textId="31EDFFA3" w:rsidR="000A4359" w:rsidRDefault="00A43B68" w:rsidP="003639E6">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lastRenderedPageBreak/>
        <w:t xml:space="preserve">Mouse blood glucose levels during insulin tolerance test (C) and prior to insulin injection (basal; D).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E) and endogenous glucose production (EGP;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w:t>
      </w:r>
      <w:proofErr w:type="spellStart"/>
      <w:r>
        <w:t>lipogenic</w:t>
      </w:r>
      <w:proofErr w:type="spellEnd"/>
      <w:r>
        <w:t xml:space="preserve">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w:t>
      </w:r>
      <w:r>
        <w:lastRenderedPageBreak/>
        <w:t>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 xml:space="preserve">Triglyceride levels (A), glycerol released in media (B), qPCR of </w:t>
      </w:r>
      <w:proofErr w:type="spellStart"/>
      <w:r>
        <w:t>lipolytic</w:t>
      </w:r>
      <w:proofErr w:type="spellEnd"/>
      <w:r>
        <w:t xml:space="preserve">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t>iWAT</w:t>
      </w:r>
      <w:proofErr w:type="spellEnd"/>
      <w:r>
        <w:t xml:space="preserve"> (C), and </w:t>
      </w:r>
      <w:r>
        <w:lastRenderedPageBreak/>
        <w:t xml:space="preserve">western blot image (D) and quantification (E) of ATGL protein from </w:t>
      </w:r>
      <w:proofErr w:type="spellStart"/>
      <w:r>
        <w:t>iWAT</w:t>
      </w:r>
      <w:proofErr w:type="spellEnd"/>
      <w:r>
        <w: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4768FDF" w14:textId="097CBF8C" w:rsidR="00E1605F" w:rsidRDefault="00E1605F" w:rsidP="00F9736C">
      <w:pPr>
        <w:pStyle w:val="ListParagraph"/>
        <w:spacing w:line="480" w:lineRule="auto"/>
      </w:pPr>
      <w:r w:rsidRPr="00E1605F">
        <w:rPr>
          <w:b/>
        </w:rPr>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7F4B9D8F" w14:textId="23F72093" w:rsidR="003217E6" w:rsidRPr="003217E6" w:rsidRDefault="003217E6" w:rsidP="00F9736C">
      <w:pPr>
        <w:pStyle w:val="ListParagraph"/>
        <w:spacing w:line="480" w:lineRule="auto"/>
        <w:rPr>
          <w:b/>
        </w:rPr>
      </w:pPr>
      <w:r w:rsidRPr="003217E6">
        <w:rPr>
          <w:b/>
        </w:rPr>
        <w:t>Figure 1:</w:t>
      </w:r>
      <w:r>
        <w:rPr>
          <w:b/>
        </w:rPr>
        <w:t xml:space="preserve"> </w:t>
      </w:r>
    </w:p>
    <w:p w14:paraId="139DCD42" w14:textId="2F38D61A" w:rsidR="00C252A7" w:rsidRDefault="003217E6" w:rsidP="00F9736C">
      <w:pPr>
        <w:pStyle w:val="ListParagraph"/>
        <w:spacing w:line="480" w:lineRule="auto"/>
      </w:pPr>
      <w:r>
        <w:rPr>
          <w:noProof/>
        </w:rPr>
        <w:lastRenderedPageBreak/>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33C2B166" w14:textId="62B19919" w:rsidR="003217E6" w:rsidRDefault="003217E6" w:rsidP="00F9736C">
      <w:pPr>
        <w:pStyle w:val="ListParagraph"/>
        <w:spacing w:line="480" w:lineRule="auto"/>
        <w:rPr>
          <w:b/>
        </w:rPr>
      </w:pPr>
      <w:r w:rsidRPr="003217E6">
        <w:rPr>
          <w:b/>
        </w:rPr>
        <w:t>Figure 2:</w:t>
      </w:r>
    </w:p>
    <w:p w14:paraId="4DBEEEA0" w14:textId="72A69D6D" w:rsidR="007142DD" w:rsidRPr="003217E6" w:rsidRDefault="007142DD" w:rsidP="00F9736C">
      <w:pPr>
        <w:pStyle w:val="ListParagraph"/>
        <w:spacing w:line="480" w:lineRule="auto"/>
        <w:rPr>
          <w:b/>
        </w:rPr>
      </w:pPr>
      <w:r>
        <w:rPr>
          <w:b/>
          <w:noProof/>
        </w:rPr>
        <w:lastRenderedPageBreak/>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7842BE27" w14:textId="31DE3187" w:rsidR="003217E6" w:rsidRPr="00BA1420" w:rsidRDefault="007142DD" w:rsidP="00F9736C">
      <w:pPr>
        <w:pStyle w:val="ListParagraph"/>
        <w:spacing w:line="480" w:lineRule="auto"/>
        <w:rPr>
          <w:b/>
        </w:rPr>
      </w:pPr>
      <w:r w:rsidRPr="00BA1420">
        <w:rPr>
          <w:b/>
        </w:rPr>
        <w:t>Figure 3:</w:t>
      </w:r>
    </w:p>
    <w:p w14:paraId="7E5B05AA" w14:textId="24F5FCA1" w:rsidR="007142DD" w:rsidRDefault="007142DD" w:rsidP="00F9736C">
      <w:pPr>
        <w:pStyle w:val="ListParagraph"/>
        <w:spacing w:line="480" w:lineRule="auto"/>
      </w:pPr>
      <w:r>
        <w:rPr>
          <w:noProof/>
        </w:rPr>
        <w:lastRenderedPageBreak/>
        <w:drawing>
          <wp:inline distT="0" distB="0" distL="0" distR="0" wp14:anchorId="427D9FC1" wp14:editId="143734EC">
            <wp:extent cx="3207385" cy="7962265"/>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7385" cy="7962265"/>
                    </a:xfrm>
                    <a:prstGeom prst="rect">
                      <a:avLst/>
                    </a:prstGeom>
                    <a:noFill/>
                    <a:ln>
                      <a:noFill/>
                    </a:ln>
                  </pic:spPr>
                </pic:pic>
              </a:graphicData>
            </a:graphic>
          </wp:inline>
        </w:drawing>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15637FBD" w14:textId="6A8666B5" w:rsidR="007142DD" w:rsidRPr="00BA1420" w:rsidRDefault="007142DD" w:rsidP="00F9736C">
      <w:pPr>
        <w:pStyle w:val="ListParagraph"/>
        <w:spacing w:line="480" w:lineRule="auto"/>
        <w:rPr>
          <w:b/>
        </w:rPr>
      </w:pPr>
      <w:r w:rsidRPr="00BA1420">
        <w:rPr>
          <w:b/>
        </w:rPr>
        <w:t>Figure 5:</w:t>
      </w:r>
    </w:p>
    <w:p w14:paraId="633E4712" w14:textId="75DAC5DA" w:rsidR="007142DD" w:rsidRPr="00F9736C" w:rsidRDefault="007142DD" w:rsidP="00F9736C">
      <w:pPr>
        <w:pStyle w:val="ListParagraph"/>
        <w:spacing w:line="480" w:lineRule="auto"/>
      </w:pPr>
      <w:r>
        <w:rPr>
          <w:noProof/>
        </w:rPr>
        <w:lastRenderedPageBreak/>
        <w:drawing>
          <wp:inline distT="0" distB="0" distL="0" distR="0" wp14:anchorId="0E57604D" wp14:editId="19DE07B7">
            <wp:extent cx="2616835" cy="8229600"/>
            <wp:effectExtent l="0" t="0" r="0" b="0"/>
            <wp:docPr id="7" name="Picture 7"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835" cy="8229600"/>
                    </a:xfrm>
                    <a:prstGeom prst="rect">
                      <a:avLst/>
                    </a:prstGeom>
                    <a:noFill/>
                    <a:ln>
                      <a:noFill/>
                    </a:ln>
                  </pic:spPr>
                </pic:pic>
              </a:graphicData>
            </a:graphic>
          </wp:inline>
        </w:drawing>
      </w:r>
    </w:p>
    <w:sectPr w:rsidR="007142DD"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5CC82A" w14:textId="77777777" w:rsidR="004A3C09" w:rsidRDefault="004A3C09" w:rsidP="001975C6">
      <w:r>
        <w:separator/>
      </w:r>
    </w:p>
  </w:endnote>
  <w:endnote w:type="continuationSeparator" w:id="0">
    <w:p w14:paraId="4DE69D15" w14:textId="77777777" w:rsidR="004A3C09" w:rsidRDefault="004A3C09"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3639E6">
      <w:rPr>
        <w:caps/>
        <w:noProof/>
        <w:color w:val="5B9BD5" w:themeColor="accent1"/>
      </w:rPr>
      <w:t>1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2B73F4" w14:textId="77777777" w:rsidR="004A3C09" w:rsidRDefault="004A3C09" w:rsidP="001975C6">
      <w:r>
        <w:separator/>
      </w:r>
    </w:p>
  </w:footnote>
  <w:footnote w:type="continuationSeparator" w:id="0">
    <w:p w14:paraId="100088E9" w14:textId="77777777" w:rsidR="004A3C09" w:rsidRDefault="004A3C09"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3C09"/>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54A"/>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9A0E2-F0D5-5F45-B796-2287D6717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TotalTime>
  <Pages>33</Pages>
  <Words>30554</Words>
  <Characters>174160</Characters>
  <Application>Microsoft Macintosh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93</cp:revision>
  <cp:lastPrinted>2017-12-21T16:12:00Z</cp:lastPrinted>
  <dcterms:created xsi:type="dcterms:W3CDTF">2017-08-21T12:00:00Z</dcterms:created>
  <dcterms:modified xsi:type="dcterms:W3CDTF">2018-02-0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